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r w:rsidR="0080019A">
        <w:rPr>
          <w:rFonts w:ascii="Cambria" w:hAnsi="Cambria" w:cs="Arial"/>
          <w:vertAlign w:val="superscript"/>
        </w:rPr>
        <w:t>,2,3</w:t>
      </w:r>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r w:rsidRPr="002F38A1">
        <w:rPr>
          <w:rFonts w:ascii="Cambria" w:hAnsi="Cambria" w:cs="Arial"/>
          <w:b/>
          <w:u w:val="single"/>
        </w:rPr>
        <w:lastRenderedPageBreak/>
        <w:t>ABSTRACT</w:t>
      </w:r>
      <w:commentRangeEnd w:id="0"/>
      <w:r w:rsidR="00CE436E">
        <w:rPr>
          <w:rStyle w:val="CommentReference"/>
        </w:rPr>
        <w:commentReference w:id="0"/>
      </w:r>
    </w:p>
    <w:p w14:paraId="65D07A6C" w14:textId="103757E5" w:rsidR="00F06F2B" w:rsidRPr="002F38A1" w:rsidRDefault="00F06F2B" w:rsidP="00F06F2B">
      <w:pPr>
        <w:spacing w:after="0" w:line="360" w:lineRule="auto"/>
        <w:ind w:firstLine="720"/>
        <w:jc w:val="both"/>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proofErr w:type="gramStart"/>
      <w:r w:rsidR="001E7889">
        <w:rPr>
          <w:rFonts w:ascii="Cambria" w:hAnsi="Cambria" w:cs="Arial"/>
        </w:rPr>
        <w:t>contributes  additional</w:t>
      </w:r>
      <w:proofErr w:type="gramEnd"/>
      <w:r w:rsidR="001E7889">
        <w:rPr>
          <w:rFonts w:ascii="Cambria" w:hAnsi="Cambria" w:cs="Arial"/>
        </w:rPr>
        <w:t xml:space="preserve">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4E7797A5"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pPr>
        <w:rPr>
          <w:rFonts w:ascii="Cambria" w:hAnsi="Cambria" w:cs="Arial"/>
          <w:b/>
          <w:u w:val="single"/>
        </w:rPr>
      </w:pPr>
      <w:r>
        <w:rPr>
          <w:rFonts w:ascii="Cambria" w:hAnsi="Cambria" w:cs="Arial"/>
          <w:b/>
          <w:u w:val="single"/>
        </w:rPr>
        <w:br w:type="page"/>
      </w:r>
    </w:p>
    <w:p w14:paraId="72AD81AE" w14:textId="6FCE48CE"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DBE4707" w14:textId="6DBA23FB" w:rsidR="005444C6" w:rsidRDefault="00014D68" w:rsidP="005444C6">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39D0D766" w:rsidR="00D67385" w:rsidRPr="002F38A1" w:rsidRDefault="005444C6">
      <w:pPr>
        <w:spacing w:after="0" w:line="360" w:lineRule="auto"/>
        <w:ind w:firstLine="720"/>
        <w:jc w:val="both"/>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context </w:t>
      </w:r>
      <w:r w:rsidR="001A233B">
        <w:rPr>
          <w:rFonts w:ascii="Cambria" w:hAnsi="Cambria" w:cs="Arial"/>
        </w:rPr>
        <w:t>could</w:t>
      </w:r>
      <w:r w:rsidR="001A233B" w:rsidRPr="00D67385">
        <w:rPr>
          <w:rFonts w:ascii="Cambria" w:hAnsi="Cambria" w:cs="Arial"/>
        </w:rPr>
        <w:t xml:space="preserve"> </w:t>
      </w:r>
      <w:r>
        <w:rPr>
          <w:rFonts w:ascii="Cambria" w:hAnsi="Cambria" w:cs="Arial"/>
        </w:rPr>
        <w:t>help to interpret the context and mechanism in 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strong effects stemming from broader sequence context may drive signals of polymorphism</w:t>
      </w:r>
      <w:r w:rsidR="00E42408">
        <w:rPr>
          <w:rFonts w:ascii="Cambria" w:hAnsi="Cambria" w:cs="Arial"/>
        </w:rPr>
        <w:t xml:space="preserve"> in an observed lower order </w:t>
      </w:r>
      <w:r w:rsidR="00301B61">
        <w:rPr>
          <w:rFonts w:ascii="Cambria" w:hAnsi="Cambria" w:cs="Arial"/>
        </w:rPr>
        <w:t>context (</w:t>
      </w:r>
      <w:r w:rsidR="00301B61">
        <w:rPr>
          <w:rFonts w:ascii="Cambria" w:hAnsi="Cambria" w:cs="Arial"/>
          <w:i/>
        </w:rPr>
        <w:t>i</w:t>
      </w:r>
      <w:ins w:id="1" w:author="Ben Voight" w:date="2018-04-16T11:19:00Z">
        <w:r w:rsidR="00F566CF">
          <w:rPr>
            <w:rFonts w:ascii="Cambria" w:hAnsi="Cambria" w:cs="Arial"/>
            <w:i/>
          </w:rPr>
          <w:t>.</w:t>
        </w:r>
      </w:ins>
      <w:r w:rsidR="00301B61">
        <w:rPr>
          <w:rFonts w:ascii="Cambria" w:hAnsi="Cambria" w:cs="Arial"/>
          <w:i/>
        </w:rPr>
        <w:t>e.</w:t>
      </w:r>
      <w:ins w:id="2" w:author="Ben Voight" w:date="2018-04-16T11:19:00Z">
        <w:r w:rsidR="00F566CF">
          <w:rPr>
            <w:rFonts w:ascii="Cambria" w:hAnsi="Cambria" w:cs="Arial"/>
            <w:i/>
          </w:rPr>
          <w:t>,</w:t>
        </w:r>
      </w:ins>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3F9759B" w:rsidR="00435B52" w:rsidRPr="002F38A1" w:rsidRDefault="005525F3" w:rsidP="00C04E38">
      <w:pPr>
        <w:spacing w:after="0" w:line="360" w:lineRule="auto"/>
        <w:ind w:firstLine="720"/>
        <w:jc w:val="both"/>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02400B">
        <w:rPr>
          <w:rFonts w:ascii="Cambria" w:hAnsi="Cambria" w:cs="Arial"/>
        </w:rPr>
        <w:t xml:space="preserve"> clustered into common mutational signatures across populations</w:t>
      </w:r>
      <w:r w:rsidR="00590F3D">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1BBF810" w:rsidR="000F7E37" w:rsidRDefault="0087755C" w:rsidP="002F38A1">
      <w:pPr>
        <w:spacing w:after="0" w:line="360" w:lineRule="auto"/>
        <w:jc w:val="both"/>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 admixed 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sidRPr="00622E29">
        <w:rPr>
          <w:rFonts w:ascii="Cambria" w:hAnsi="Cambria" w:cs="Arial"/>
        </w:rPr>
        <w:t>7,049,495</w:t>
      </w:r>
      <w:r w:rsidR="005E6D1F">
        <w:rPr>
          <w:rFonts w:ascii="Cambria" w:hAnsi="Cambria" w:cs="Arial"/>
        </w:rPr>
        <w:t xml:space="preserve">; </w:t>
      </w:r>
      <w:r w:rsidR="00D25033" w:rsidRPr="00622E29">
        <w:rPr>
          <w:rFonts w:ascii="Cambria" w:hAnsi="Cambria" w:cs="Arial"/>
        </w:rPr>
        <w:t>1,</w:t>
      </w:r>
      <w:r w:rsidR="00B50D44" w:rsidRPr="00622E29">
        <w:rPr>
          <w:rFonts w:ascii="Cambria" w:hAnsi="Cambria" w:cs="Arial"/>
        </w:rPr>
        <w:t>296,125</w:t>
      </w:r>
      <w:r w:rsidR="005E6D1F">
        <w:rPr>
          <w:rFonts w:ascii="Cambria" w:hAnsi="Cambria" w:cs="Arial"/>
        </w:rPr>
        <w:t>;</w:t>
      </w:r>
      <w:r w:rsidR="00D25033" w:rsidRPr="002F38A1">
        <w:rPr>
          <w:rFonts w:ascii="Cambria" w:hAnsi="Cambria" w:cs="Arial"/>
        </w:rPr>
        <w:t xml:space="preserve"> </w:t>
      </w:r>
      <w:r w:rsidR="00D25033" w:rsidRPr="00622E29">
        <w:rPr>
          <w:rFonts w:ascii="Cambria" w:hAnsi="Cambria" w:cs="Arial"/>
        </w:rPr>
        <w:t>1,</w:t>
      </w:r>
      <w:r w:rsidR="00B50D44" w:rsidRPr="00622E29">
        <w:rPr>
          <w:rFonts w:ascii="Cambria" w:hAnsi="Cambria" w:cs="Arial"/>
        </w:rPr>
        <w:t>964</w:t>
      </w:r>
      <w:r w:rsidR="00D25033" w:rsidRPr="00622E29">
        <w:rPr>
          <w:rFonts w:ascii="Cambria" w:hAnsi="Cambria" w:cs="Arial"/>
        </w:rPr>
        <w:t>,</w:t>
      </w:r>
      <w:r w:rsidR="00B50D44" w:rsidRPr="00622E29">
        <w:rPr>
          <w:rFonts w:ascii="Cambria" w:hAnsi="Cambria" w:cs="Arial"/>
        </w:rPr>
        <w:t>196</w:t>
      </w:r>
      <w:r w:rsidR="00D25033" w:rsidRPr="002F38A1">
        <w:rPr>
          <w:rFonts w:ascii="Cambria" w:hAnsi="Cambria" w:cs="Arial"/>
        </w:rPr>
        <w:t xml:space="preserve"> and </w:t>
      </w:r>
      <w:r w:rsidR="00D25033" w:rsidRPr="00622E29">
        <w:rPr>
          <w:rFonts w:ascii="Cambria" w:hAnsi="Cambria" w:cs="Arial"/>
        </w:rPr>
        <w:t>1,</w:t>
      </w:r>
      <w:r w:rsidR="00B50D44" w:rsidRPr="00622E29">
        <w:rPr>
          <w:rFonts w:ascii="Cambria" w:hAnsi="Cambria" w:cs="Arial"/>
        </w:rPr>
        <w:t>985,436</w:t>
      </w:r>
      <w:r w:rsidR="000A053A" w:rsidRPr="002F38A1">
        <w:rPr>
          <w:rFonts w:ascii="Cambria" w:hAnsi="Cambria" w:cs="Arial"/>
        </w:rPr>
        <w:t xml:space="preserve"> </w:t>
      </w:r>
      <w:r w:rsidR="00F566CF">
        <w:rPr>
          <w:rFonts w:ascii="Cambria" w:hAnsi="Cambria" w:cs="Arial"/>
        </w:rPr>
        <w:t xml:space="preserve">variants </w:t>
      </w:r>
      <w:r w:rsidR="000A053A" w:rsidRPr="002F38A1">
        <w:rPr>
          <w:rFonts w:ascii="Cambria" w:hAnsi="Cambria" w:cs="Arial"/>
        </w:rPr>
        <w:t xml:space="preserve">private </w:t>
      </w:r>
      <w:r w:rsidR="00F566CF">
        <w:rPr>
          <w:rFonts w:ascii="Cambria" w:hAnsi="Cambria" w:cs="Arial"/>
        </w:rPr>
        <w:t xml:space="preserve">to African, European, </w:t>
      </w:r>
      <w:r w:rsidR="000A053A" w:rsidRPr="002F38A1">
        <w:rPr>
          <w:rFonts w:ascii="Cambria" w:hAnsi="Cambria" w:cs="Arial"/>
        </w:rPr>
        <w:t xml:space="preserve">East Asian and South Asian </w:t>
      </w:r>
      <w:r w:rsidR="00F566CF">
        <w:rPr>
          <w:rFonts w:ascii="Cambria" w:hAnsi="Cambria" w:cs="Arial"/>
        </w:rPr>
        <w:t>populations</w:t>
      </w:r>
      <w:r w:rsidR="000A053A" w:rsidRPr="002F38A1">
        <w:rPr>
          <w:rFonts w:ascii="Cambria" w:hAnsi="Cambria" w:cs="Arial"/>
        </w:rPr>
        <w:t>,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0F18FC0A" w:rsidR="00984637" w:rsidRPr="00984637" w:rsidRDefault="00984637" w:rsidP="00984637">
      <w:pPr>
        <w:spacing w:after="0" w:line="360" w:lineRule="auto"/>
        <w:jc w:val="both"/>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43F81C60" w:rsidR="00BC327F" w:rsidRDefault="005172A3" w:rsidP="0086032A">
      <w:pPr>
        <w:spacing w:after="0" w:line="360" w:lineRule="auto"/>
        <w:ind w:firstLine="720"/>
        <w:jc w:val="both"/>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w:t>
      </w:r>
      <w:r w:rsidR="00153A4C">
        <w:rPr>
          <w:rFonts w:ascii="Cambria" w:hAnsi="Cambria" w:cs="Arial"/>
        </w:rPr>
        <w:t xml:space="preserve">applied </w:t>
      </w:r>
      <w:r w:rsidR="00962E37">
        <w:rPr>
          <w:rFonts w:ascii="Cambria" w:hAnsi="Cambria" w:cs="Arial"/>
        </w:rPr>
        <w:t xml:space="preserve">our </w:t>
      </w:r>
      <w:r w:rsidR="00BC327F">
        <w:rPr>
          <w:rFonts w:ascii="Cambria" w:hAnsi="Cambria" w:cs="Arial"/>
        </w:rPr>
        <w:t xml:space="preserve">test </w:t>
      </w:r>
      <w:r w:rsidR="00153A4C">
        <w:rPr>
          <w:rFonts w:ascii="Cambria" w:hAnsi="Cambria" w:cs="Arial"/>
        </w:rPr>
        <w:t xml:space="preserve">to </w:t>
      </w:r>
      <w:r w:rsidR="00BC327F">
        <w:rPr>
          <w:rFonts w:ascii="Cambria" w:hAnsi="Cambria" w:cs="Arial"/>
        </w:rPr>
        <w:t xml:space="preserve">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11CDF4E8"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and 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w:t>
      </w:r>
      <w:r w:rsidR="00694BFA">
        <w:rPr>
          <w:rFonts w:ascii="Cambria" w:hAnsi="Cambria" w:cs="Arial"/>
        </w:rPr>
        <w:lastRenderedPageBreak/>
        <w:t xml:space="preserve">that </w:t>
      </w:r>
      <w:r w:rsidR="00030CC1">
        <w:rPr>
          <w:rFonts w:ascii="Cambria" w:hAnsi="Cambria" w:cs="Arial"/>
        </w:rPr>
        <w:t xml:space="preserve">all four possible types of </w:t>
      </w:r>
      <w:proofErr w:type="spellStart"/>
      <w:r w:rsidR="00030CC1">
        <w:rPr>
          <w:rFonts w:ascii="Cambria" w:hAnsi="Cambria" w:cs="Arial"/>
        </w:rPr>
        <w:t>CpG</w:t>
      </w:r>
      <w:proofErr w:type="spellEnd"/>
      <w:r w:rsidR="00030CC1">
        <w:rPr>
          <w:rFonts w:ascii="Cambria" w:hAnsi="Cambria" w:cs="Arial"/>
        </w:rPr>
        <w:t xml:space="preserve">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153A4C">
        <w:rPr>
          <w:rFonts w:ascii="Cambria" w:hAnsi="Cambria" w:cs="Arial"/>
        </w:rPr>
        <w:t xml:space="preserve">all </w:t>
      </w:r>
      <w:proofErr w:type="spellStart"/>
      <w:r w:rsidR="00030CC1">
        <w:rPr>
          <w:rFonts w:ascii="Cambria" w:hAnsi="Cambria" w:cs="Arial"/>
        </w:rPr>
        <w:t>CpGs</w:t>
      </w:r>
      <w:proofErr w:type="spellEnd"/>
      <w:r w:rsidR="00030CC1">
        <w:rPr>
          <w:rFonts w:ascii="Cambria" w:hAnsi="Cambria" w:cs="Arial"/>
        </w:rPr>
        <w:t xml:space="preserve">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r w:rsidR="002E309A" w:rsidRPr="00C82C23">
        <w:rPr>
          <w:rFonts w:ascii="Cambria" w:hAnsi="Cambria" w:cs="Arial"/>
          <w:b/>
        </w:rPr>
        <w:t>Supplementary Note</w:t>
      </w:r>
      <w:r w:rsidR="00030CC1">
        <w:rPr>
          <w:rFonts w:ascii="Cambria" w:hAnsi="Cambria" w:cs="Arial"/>
        </w:rPr>
        <w:t>).</w:t>
      </w:r>
    </w:p>
    <w:p w14:paraId="5EC714FE" w14:textId="081CECFA"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41E7D96D" w:rsidR="00C82C23" w:rsidRDefault="000F6229" w:rsidP="00C82C23">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and GC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153A4C">
        <w:rPr>
          <w:rFonts w:ascii="Cambria" w:hAnsi="Cambria" w:cs="Arial"/>
        </w:rPr>
        <w:t xml:space="preserve"> </w:t>
      </w:r>
      <w:r w:rsidR="002A24F9" w:rsidRPr="002F38A1">
        <w:rPr>
          <w:rFonts w:ascii="Cambria" w:hAnsi="Cambria" w:cs="Arial"/>
        </w:rPr>
        <w:t>East and South Asi</w:t>
      </w:r>
      <w:r w:rsidR="0090232F">
        <w:rPr>
          <w:rFonts w:ascii="Cambria" w:hAnsi="Cambria" w:cs="Arial"/>
        </w:rPr>
        <w:t xml:space="preserve">a </w:t>
      </w:r>
      <w:r w:rsidR="00153A4C">
        <w:rPr>
          <w:rFonts w:ascii="Cambria" w:hAnsi="Cambria" w:cs="Arial"/>
        </w:rPr>
        <w:t xml:space="preserve">with </w:t>
      </w:r>
      <w:r w:rsidR="0090232F">
        <w:rPr>
          <w:rFonts w:ascii="Cambria" w:hAnsi="Cambria" w:cs="Arial"/>
        </w:rPr>
        <w:t>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110662">
      <w:pPr>
        <w:spacing w:after="0" w:line="360" w:lineRule="auto"/>
        <w:jc w:val="both"/>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06910A11"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5E6D1F">
        <w:rPr>
          <w:rFonts w:ascii="Cambria" w:hAnsi="Cambria" w:cs="Arial"/>
          <w:b/>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696BF956"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203CDACB"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79FC1112" w:rsidR="002970CA" w:rsidRDefault="00B1604C"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 xml:space="preserve">Broader </w:t>
      </w:r>
      <w:r w:rsidR="0036517C">
        <w:rPr>
          <w:rFonts w:ascii="Cambria" w:hAnsi="Cambria" w:cs="Arial"/>
          <w:b/>
        </w:rPr>
        <w:t xml:space="preserve">sequence contexts </w:t>
      </w:r>
      <w:r>
        <w:rPr>
          <w:rFonts w:ascii="Cambria" w:hAnsi="Cambria" w:cs="Arial"/>
          <w:b/>
        </w:rPr>
        <w:t xml:space="preserve">around </w:t>
      </w:r>
      <w:r w:rsidR="002970CA">
        <w:rPr>
          <w:rFonts w:ascii="Cambria" w:hAnsi="Cambria" w:cs="Arial"/>
          <w:b/>
        </w:rPr>
        <w:t>3</w:t>
      </w:r>
      <w:r w:rsidR="00BF7C18">
        <w:rPr>
          <w:rFonts w:ascii="Cambria" w:hAnsi="Cambria" w:cs="Arial"/>
          <w:b/>
        </w:rPr>
        <w:t>-</w:t>
      </w:r>
      <w:r w:rsidR="0036517C">
        <w:rPr>
          <w:rFonts w:ascii="Cambria" w:hAnsi="Cambria" w:cs="Arial"/>
          <w:b/>
        </w:rPr>
        <w:t>mer signatures</w:t>
      </w:r>
    </w:p>
    <w:p w14:paraId="4316EA63" w14:textId="4C502B53" w:rsidR="00C46B7A" w:rsidRDefault="002970CA" w:rsidP="002970CA">
      <w:pPr>
        <w:spacing w:after="0" w:line="360" w:lineRule="auto"/>
        <w:jc w:val="both"/>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67F0C823"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6F0D45F3" w:rsidR="00186494"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2F38A1">
      <w:pPr>
        <w:spacing w:after="0" w:line="360" w:lineRule="auto"/>
        <w:jc w:val="both"/>
        <w:rPr>
          <w:rFonts w:ascii="Cambria" w:hAnsi="Cambria" w:cs="Arial"/>
        </w:rPr>
      </w:pPr>
    </w:p>
    <w:p w14:paraId="1112E4D2" w14:textId="33379559" w:rsidR="00D435EE" w:rsidRPr="002F38A1" w:rsidRDefault="00D41FAD" w:rsidP="002F38A1">
      <w:pPr>
        <w:spacing w:after="0" w:line="360" w:lineRule="auto"/>
        <w:jc w:val="both"/>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0B3AC39B"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8D39382"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4093960B" w14:textId="77777777" w:rsidR="004B0341" w:rsidRPr="002F38A1" w:rsidRDefault="004B0341" w:rsidP="00A206B1">
      <w:pPr>
        <w:spacing w:after="0" w:line="360" w:lineRule="auto"/>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260E333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E04BA9">
      <w:pPr>
        <w:spacing w:after="0" w:line="360" w:lineRule="auto"/>
        <w:ind w:firstLine="720"/>
        <w:jc w:val="both"/>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8D1F90D" w:rsidR="000F49E1" w:rsidRDefault="000F49E1" w:rsidP="000F49E1">
      <w:pPr>
        <w:spacing w:after="0" w:line="360" w:lineRule="auto"/>
        <w:ind w:firstLine="720"/>
        <w:jc w:val="both"/>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w:t>
      </w:r>
      <w:r w:rsidR="009B42B0">
        <w:rPr>
          <w:rFonts w:ascii="Cambria" w:hAnsi="Cambria" w:cs="Arial"/>
        </w:rPr>
        <w:lastRenderedPageBreak/>
        <w:t xml:space="preserve">‘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305C51D9"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commentRangeStart w:id="3"/>
      <w:r w:rsidRPr="002F38A1">
        <w:rPr>
          <w:rFonts w:ascii="Cambria" w:hAnsi="Cambria" w:cs="Arial"/>
          <w:b/>
        </w:rPr>
        <w:lastRenderedPageBreak/>
        <w:t>Compilation</w:t>
      </w:r>
      <w:commentRangeEnd w:id="3"/>
      <w:r w:rsidR="00D83DBF">
        <w:rPr>
          <w:rStyle w:val="CommentReference"/>
        </w:rPr>
        <w:commentReference w:id="3"/>
      </w:r>
      <w:r w:rsidRPr="002F38A1">
        <w:rPr>
          <w:rFonts w:ascii="Cambria" w:hAnsi="Cambria" w:cs="Arial"/>
          <w:b/>
        </w:rPr>
        <w:t xml:space="preserve"> of private variant sets</w:t>
      </w:r>
    </w:p>
    <w:p w14:paraId="4B55CB15" w14:textId="691E83CA"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xml:space="preserve">, excluding </w:t>
      </w:r>
      <w:proofErr w:type="spellStart"/>
      <w:r w:rsidR="001A233B">
        <w:rPr>
          <w:rFonts w:ascii="Cambria" w:hAnsi="Cambria" w:cs="Arial"/>
        </w:rPr>
        <w:t>m</w:t>
      </w:r>
      <w:r w:rsidRPr="002F38A1">
        <w:rPr>
          <w:rFonts w:ascii="Cambria" w:hAnsi="Cambria" w:cs="Arial"/>
        </w:rPr>
        <w:t>ultiallelic</w:t>
      </w:r>
      <w:proofErr w:type="spellEnd"/>
      <w:r w:rsidRPr="002F38A1">
        <w:rPr>
          <w:rFonts w:ascii="Cambria" w:hAnsi="Cambria" w:cs="Arial"/>
        </w:rPr>
        <w:t xml:space="preserve">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only once in the dataset) in theory would provide more information about </w:t>
      </w:r>
      <w:r w:rsidR="00E82646">
        <w:rPr>
          <w:rFonts w:ascii="Cambria" w:hAnsi="Cambria" w:cs="Arial"/>
        </w:rPr>
        <w:t xml:space="preserve">the </w:t>
      </w:r>
      <w:r w:rsidR="001A233B" w:rsidRPr="002F38A1">
        <w:rPr>
          <w:rFonts w:ascii="Cambria" w:hAnsi="Cambria" w:cs="Arial"/>
        </w:rPr>
        <w:t xml:space="preserve">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1A233B">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6B26BECF"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4308C37E" w:rsidR="00C04E38" w:rsidRPr="002F38A1" w:rsidRDefault="00C04E38" w:rsidP="00A23839">
      <w:pPr>
        <w:spacing w:after="0" w:line="360" w:lineRule="auto"/>
        <w:ind w:firstLine="720"/>
        <w:jc w:val="both"/>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5E6D1F">
        <w:rPr>
          <w:rFonts w:ascii="Cambria" w:hAnsi="Cambria" w:cs="Arial"/>
          <w:i/>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5E6D1F">
        <w:rPr>
          <w:rFonts w:ascii="Cambria" w:hAnsi="Cambria" w:cs="Arial"/>
          <w:i/>
        </w:rPr>
        <w:t>e.g.</w:t>
      </w:r>
      <w:r w:rsidR="0050229C">
        <w:rPr>
          <w:rFonts w:ascii="Cambria" w:hAnsi="Cambria" w:cs="Arial"/>
        </w:rPr>
        <w:t>,</w:t>
      </w:r>
      <w:r w:rsidRPr="002F38A1">
        <w:rPr>
          <w:rFonts w:ascii="Cambria" w:hAnsi="Cambria" w:cs="Arial"/>
        </w:rPr>
        <w:t xml:space="preserve"> TCC→T and GG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r w:rsidR="005D5A1E" w:rsidRPr="005E6D1F">
        <w:rPr>
          <w:rFonts w:ascii="Cambria" w:hAnsi="Cambria"/>
        </w:rPr>
        <w:t>github.com/raikens1/</w:t>
      </w:r>
      <w:proofErr w:type="spellStart"/>
      <w:r w:rsidR="005D5A1E" w:rsidRPr="005E6D1F">
        <w:rPr>
          <w:rFonts w:ascii="Cambria" w:hAnsi="Cambria"/>
        </w:rPr>
        <w:t>mutation_rate</w:t>
      </w:r>
      <w:bookmarkStart w:id="4" w:name="_GoBack"/>
      <w:bookmarkEnd w:id="4"/>
      <w:proofErr w:type="spellEnd"/>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3EC4B48D"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r w:rsidRPr="002F38A1">
        <w:rPr>
          <w:rFonts w:ascii="Cambria" w:hAnsi="Cambria" w:cs="Arial"/>
        </w:rPr>
        <w:lastRenderedPageBreak/>
        <w:t xml:space="preserve">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performed a 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22D4EDD"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lastRenderedPageBreak/>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417889">
      <w:pPr>
        <w:pStyle w:val="Normal1"/>
        <w:spacing w:line="360" w:lineRule="auto"/>
        <w:jc w:val="both"/>
        <w:rPr>
          <w:rFonts w:ascii="Cambria" w:hAnsi="Cambria" w:cs="Times New Roman"/>
          <w:sz w:val="20"/>
          <w:szCs w:val="20"/>
        </w:rPr>
      </w:pPr>
    </w:p>
    <w:p w14:paraId="498B04DD" w14:textId="7F52278E" w:rsidR="00C0315F" w:rsidRDefault="00C0315F" w:rsidP="00C0315F">
      <w:pPr>
        <w:spacing w:after="0" w:line="360" w:lineRule="auto"/>
        <w:jc w:val="both"/>
        <w:rPr>
          <w:rFonts w:ascii="Cambria" w:hAnsi="Cambria" w:cs="Arial"/>
          <w:u w:val="single"/>
        </w:rPr>
      </w:pPr>
      <w:r>
        <w:rPr>
          <w:rFonts w:ascii="Cambria" w:hAnsi="Cambria" w:cs="Arial"/>
          <w:b/>
          <w:u w:val="single"/>
        </w:rPr>
        <w:t>AUTHOR CONTRIBUTION</w:t>
      </w:r>
    </w:p>
    <w:p w14:paraId="52684708" w14:textId="03682DCE" w:rsidR="00C0315F" w:rsidRPr="005E6D1F" w:rsidRDefault="00C0315F" w:rsidP="00C0315F">
      <w:pPr>
        <w:spacing w:after="0" w:line="360" w:lineRule="auto"/>
        <w:jc w:val="both"/>
        <w:rPr>
          <w:rFonts w:ascii="Cambria" w:hAnsi="Cambria" w:cs="Arial"/>
        </w:rPr>
      </w:pPr>
      <w:r w:rsidRPr="005E6D1F">
        <w:rPr>
          <w:rFonts w:ascii="Cambria" w:hAnsi="Cambria" w:cs="Arial"/>
        </w:rPr>
        <w:t>R.C.A. and B.F.V. conceived, designed, and performed the experiments, developed the methods, analyzed the data, and wrote the manuscript. B.F.V. supervised the research.</w:t>
      </w:r>
    </w:p>
    <w:p w14:paraId="66625356" w14:textId="396C4D3C" w:rsidR="00837E46" w:rsidRPr="002F38A1" w:rsidRDefault="00837E46" w:rsidP="00E82646"/>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FF17B7">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lastRenderedPageBreak/>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rsidP="00FF17B7">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E0A98A0" w:rsidR="00876CC3" w:rsidRPr="00A36DAD" w:rsidRDefault="00876CC3" w:rsidP="00A36DAD">
      <w:pPr>
        <w:jc w:val="both"/>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p w14:paraId="194E2E29" w14:textId="77777777" w:rsidR="00FF17B7" w:rsidRDefault="00FF17B7" w:rsidP="00F94C89">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FF17B7">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FF17B7">
            <w:pPr>
              <w:jc w:val="center"/>
              <w:rPr>
                <w:rFonts w:ascii="Cambria" w:hAnsi="Cambria" w:cs="Arial"/>
                <w:sz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FF17B7">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FF17B7">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FF17B7">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FF17B7">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FF17B7">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FF17B7">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FF17B7">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FF17B7">
            <w:pPr>
              <w:jc w:val="center"/>
              <w:rPr>
                <w:rFonts w:ascii="Cambria" w:hAnsi="Cambria" w:cs="Arial"/>
                <w:b/>
                <w:sz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FF17B7">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FF17B7">
            <w:pPr>
              <w:jc w:val="center"/>
              <w:rPr>
                <w:rFonts w:ascii="Cambria" w:hAnsi="Cambria" w:cs="Arial"/>
                <w:sz w:val="18"/>
              </w:rPr>
            </w:pPr>
            <w:r w:rsidRPr="003E3345">
              <w:rPr>
                <w:rFonts w:ascii="Cambria" w:hAnsi="Cambria" w:cs="Arial"/>
                <w:sz w:val="18"/>
              </w:rPr>
              <w:t>≈ 0</w:t>
            </w:r>
          </w:p>
        </w:tc>
      </w:tr>
      <w:tr w:rsidR="00FF17B7" w:rsidRPr="002F38A1" w14:paraId="214CB3C6" w14:textId="77777777" w:rsidTr="00FF17B7">
        <w:tc>
          <w:tcPr>
            <w:tcW w:w="1458" w:type="dxa"/>
            <w:vMerge/>
          </w:tcPr>
          <w:p w14:paraId="38B7E59B" w14:textId="77777777" w:rsidR="00FF17B7" w:rsidRPr="00465353" w:rsidRDefault="00FF17B7" w:rsidP="00FF17B7">
            <w:pPr>
              <w:jc w:val="center"/>
              <w:rPr>
                <w:rFonts w:ascii="Cambria" w:hAnsi="Cambria" w:cs="Arial"/>
                <w:sz w:val="18"/>
              </w:rPr>
            </w:pPr>
          </w:p>
        </w:tc>
        <w:tc>
          <w:tcPr>
            <w:tcW w:w="900" w:type="dxa"/>
          </w:tcPr>
          <w:p w14:paraId="01F03BC9" w14:textId="77777777" w:rsidR="00FF17B7" w:rsidRPr="00465353" w:rsidRDefault="00FF17B7" w:rsidP="00FF17B7">
            <w:pPr>
              <w:jc w:val="center"/>
              <w:rPr>
                <w:rFonts w:ascii="Cambria" w:hAnsi="Cambria" w:cs="Arial"/>
                <w:sz w:val="18"/>
              </w:rPr>
            </w:pPr>
            <w:r w:rsidRPr="00465353">
              <w:rPr>
                <w:rFonts w:ascii="Cambria" w:hAnsi="Cambria" w:cs="Arial"/>
                <w:sz w:val="18"/>
              </w:rPr>
              <w:t>ACC→T</w:t>
            </w:r>
          </w:p>
        </w:tc>
        <w:tc>
          <w:tcPr>
            <w:tcW w:w="1422" w:type="dxa"/>
          </w:tcPr>
          <w:p w14:paraId="783244A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3B803161"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Pr>
          <w:p w14:paraId="3FF332ED" w14:textId="77777777" w:rsidR="00FF17B7" w:rsidRPr="00196778" w:rsidRDefault="00FF17B7" w:rsidP="00FF17B7">
            <w:pPr>
              <w:jc w:val="center"/>
              <w:rPr>
                <w:rFonts w:ascii="Cambria" w:hAnsi="Cambria" w:cs="Arial"/>
                <w:b/>
                <w:sz w:val="18"/>
              </w:rPr>
            </w:pPr>
            <w:r w:rsidRPr="00196778">
              <w:rPr>
                <w:rFonts w:ascii="Cambria" w:hAnsi="Cambria" w:cs="Arial"/>
                <w:b/>
                <w:sz w:val="18"/>
              </w:rPr>
              <w:t>1.07</w:t>
            </w:r>
          </w:p>
        </w:tc>
        <w:tc>
          <w:tcPr>
            <w:tcW w:w="1422" w:type="dxa"/>
          </w:tcPr>
          <w:p w14:paraId="6FF57C05" w14:textId="77777777" w:rsidR="00FF17B7" w:rsidRPr="00196778" w:rsidRDefault="00FF17B7" w:rsidP="00FF17B7">
            <w:pPr>
              <w:jc w:val="center"/>
              <w:rPr>
                <w:rFonts w:ascii="Cambria" w:hAnsi="Cambria" w:cs="Arial"/>
                <w:b/>
                <w:sz w:val="18"/>
              </w:rPr>
            </w:pPr>
            <w:r w:rsidRPr="00196778">
              <w:rPr>
                <w:rFonts w:ascii="Cambria" w:hAnsi="Cambria" w:cs="Arial"/>
                <w:b/>
                <w:sz w:val="18"/>
              </w:rPr>
              <w:t>0.93</w:t>
            </w:r>
          </w:p>
        </w:tc>
        <w:tc>
          <w:tcPr>
            <w:tcW w:w="1422" w:type="dxa"/>
          </w:tcPr>
          <w:p w14:paraId="37A3C86C"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FF17B7">
            <w:pPr>
              <w:jc w:val="center"/>
              <w:rPr>
                <w:rFonts w:ascii="Cambria" w:hAnsi="Cambria" w:cs="Arial"/>
                <w:sz w:val="18"/>
              </w:rPr>
            </w:pPr>
          </w:p>
        </w:tc>
        <w:tc>
          <w:tcPr>
            <w:tcW w:w="900" w:type="dxa"/>
          </w:tcPr>
          <w:p w14:paraId="17DA7FDC" w14:textId="77777777" w:rsidR="00FF17B7" w:rsidRPr="00465353" w:rsidRDefault="00FF17B7" w:rsidP="00FF17B7">
            <w:pPr>
              <w:jc w:val="center"/>
              <w:rPr>
                <w:rFonts w:ascii="Cambria" w:hAnsi="Cambria" w:cs="Arial"/>
                <w:sz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0DADCD7F" w14:textId="77777777" w:rsidR="00FF17B7" w:rsidRPr="00196778" w:rsidRDefault="00FF17B7" w:rsidP="00FF17B7">
            <w:pPr>
              <w:jc w:val="center"/>
              <w:rPr>
                <w:rFonts w:ascii="Cambria" w:hAnsi="Cambria" w:cs="Arial"/>
                <w:b/>
                <w:sz w:val="18"/>
              </w:rPr>
            </w:pPr>
            <w:r w:rsidRPr="00196778">
              <w:rPr>
                <w:rFonts w:ascii="Cambria" w:hAnsi="Cambria" w:cs="Arial"/>
                <w:b/>
                <w:sz w:val="18"/>
              </w:rPr>
              <w:t>1.17</w:t>
            </w:r>
          </w:p>
        </w:tc>
        <w:tc>
          <w:tcPr>
            <w:tcW w:w="1422" w:type="dxa"/>
          </w:tcPr>
          <w:p w14:paraId="5FB1403A"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2DF9C8AA" w14:textId="77777777" w:rsidR="00FF17B7" w:rsidRPr="003E3345" w:rsidRDefault="00FF17B7" w:rsidP="00FF17B7">
            <w:pPr>
              <w:jc w:val="center"/>
              <w:rPr>
                <w:rFonts w:ascii="Cambria" w:hAnsi="Cambria" w:cs="Arial"/>
                <w:sz w:val="18"/>
              </w:rPr>
            </w:pPr>
            <w:r w:rsidRPr="003E3345">
              <w:rPr>
                <w:rFonts w:ascii="Cambria" w:hAnsi="Cambria" w:cs="Arial"/>
                <w:sz w:val="18"/>
              </w:rPr>
              <w:t>0.98</w:t>
            </w:r>
          </w:p>
        </w:tc>
        <w:tc>
          <w:tcPr>
            <w:tcW w:w="1422" w:type="dxa"/>
          </w:tcPr>
          <w:p w14:paraId="6293E232"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rsidP="00FF17B7">
            <w:pPr>
              <w:jc w:val="center"/>
              <w:rPr>
                <w:rFonts w:ascii="Cambria" w:hAnsi="Cambria" w:cs="Arial"/>
                <w:sz w:val="18"/>
              </w:rPr>
            </w:pPr>
          </w:p>
        </w:tc>
        <w:tc>
          <w:tcPr>
            <w:tcW w:w="900" w:type="dxa"/>
            <w:tcBorders>
              <w:bottom w:val="single" w:sz="4" w:space="0" w:color="auto"/>
            </w:tcBorders>
          </w:tcPr>
          <w:p w14:paraId="0CAD78DB" w14:textId="77777777" w:rsidR="00FF17B7" w:rsidRPr="00465353" w:rsidRDefault="00FF17B7" w:rsidP="00FF17B7">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FF17B7">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FF17B7">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FF17B7">
            <w:pPr>
              <w:jc w:val="center"/>
              <w:rPr>
                <w:rFonts w:ascii="Cambria" w:hAnsi="Cambria" w:cs="Arial"/>
                <w:sz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rsidP="00FF17B7">
            <w:pPr>
              <w:jc w:val="center"/>
              <w:rPr>
                <w:rFonts w:ascii="Cambria" w:hAnsi="Cambria" w:cs="Arial"/>
                <w:sz w:val="18"/>
              </w:rPr>
            </w:pPr>
          </w:p>
        </w:tc>
        <w:tc>
          <w:tcPr>
            <w:tcW w:w="900" w:type="dxa"/>
            <w:tcBorders>
              <w:top w:val="nil"/>
            </w:tcBorders>
          </w:tcPr>
          <w:p w14:paraId="2A2C9CB3" w14:textId="77777777" w:rsidR="00FF17B7" w:rsidRDefault="00FF17B7" w:rsidP="00FF17B7">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rsidP="00FF17B7">
            <w:pPr>
              <w:jc w:val="center"/>
              <w:rPr>
                <w:rFonts w:ascii="Cambria" w:hAnsi="Cambria" w:cs="Arial"/>
                <w:sz w:val="18"/>
              </w:rPr>
            </w:pPr>
          </w:p>
        </w:tc>
        <w:tc>
          <w:tcPr>
            <w:tcW w:w="900" w:type="dxa"/>
          </w:tcPr>
          <w:p w14:paraId="1D0B630B" w14:textId="77777777" w:rsidR="00FF17B7" w:rsidRDefault="00FF17B7" w:rsidP="00FF17B7">
            <w:pPr>
              <w:jc w:val="center"/>
              <w:rPr>
                <w:rFonts w:ascii="Cambria" w:hAnsi="Cambria" w:cs="Arial"/>
                <w:sz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5D7A98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FF17B7">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FF17B7">
            <w:pPr>
              <w:jc w:val="center"/>
              <w:rPr>
                <w:rFonts w:ascii="Cambria" w:hAnsi="Cambria" w:cs="Arial"/>
                <w:b/>
                <w:color w:val="auto"/>
                <w:sz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rsidP="00FF17B7">
            <w:pPr>
              <w:jc w:val="center"/>
              <w:rPr>
                <w:rFonts w:ascii="Cambria" w:hAnsi="Cambria" w:cs="Arial"/>
                <w:sz w:val="18"/>
              </w:rPr>
            </w:pPr>
          </w:p>
        </w:tc>
        <w:tc>
          <w:tcPr>
            <w:tcW w:w="900" w:type="dxa"/>
            <w:tcBorders>
              <w:top w:val="nil"/>
              <w:bottom w:val="nil"/>
            </w:tcBorders>
          </w:tcPr>
          <w:p w14:paraId="1235D916" w14:textId="77777777" w:rsidR="00FF17B7" w:rsidRDefault="00FF17B7" w:rsidP="00FF17B7">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rsidP="00FF17B7">
            <w:pPr>
              <w:jc w:val="center"/>
              <w:rPr>
                <w:rFonts w:ascii="Cambria" w:hAnsi="Cambria" w:cs="Arial"/>
                <w:sz w:val="18"/>
              </w:rPr>
            </w:pPr>
          </w:p>
        </w:tc>
        <w:tc>
          <w:tcPr>
            <w:tcW w:w="900" w:type="dxa"/>
            <w:tcBorders>
              <w:top w:val="nil"/>
              <w:bottom w:val="nil"/>
            </w:tcBorders>
          </w:tcPr>
          <w:p w14:paraId="1D0658CA" w14:textId="77777777" w:rsidR="00FF17B7" w:rsidRDefault="00FF17B7" w:rsidP="00FF17B7">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rsidP="00FF17B7">
            <w:pPr>
              <w:jc w:val="center"/>
              <w:rPr>
                <w:rFonts w:ascii="Cambria" w:hAnsi="Cambria" w:cs="Arial"/>
                <w:sz w:val="18"/>
              </w:rPr>
            </w:pPr>
          </w:p>
        </w:tc>
        <w:tc>
          <w:tcPr>
            <w:tcW w:w="900" w:type="dxa"/>
            <w:tcBorders>
              <w:top w:val="nil"/>
            </w:tcBorders>
          </w:tcPr>
          <w:p w14:paraId="5352467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rsidP="00FF17B7">
            <w:pPr>
              <w:jc w:val="center"/>
              <w:rPr>
                <w:rFonts w:ascii="Cambria" w:hAnsi="Cambria" w:cs="Arial"/>
                <w:sz w:val="18"/>
              </w:rPr>
            </w:pPr>
          </w:p>
        </w:tc>
        <w:tc>
          <w:tcPr>
            <w:tcW w:w="900" w:type="dxa"/>
          </w:tcPr>
          <w:p w14:paraId="1585106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ACT→T</w:t>
            </w:r>
          </w:p>
        </w:tc>
        <w:tc>
          <w:tcPr>
            <w:tcW w:w="1422" w:type="dxa"/>
          </w:tcPr>
          <w:p w14:paraId="2CD2A7E4"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87FAE5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2</w:t>
            </w:r>
          </w:p>
        </w:tc>
        <w:tc>
          <w:tcPr>
            <w:tcW w:w="1422" w:type="dxa"/>
          </w:tcPr>
          <w:p w14:paraId="454F471F"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0</w:t>
            </w:r>
          </w:p>
        </w:tc>
        <w:tc>
          <w:tcPr>
            <w:tcW w:w="1422" w:type="dxa"/>
          </w:tcPr>
          <w:p w14:paraId="0D68471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4</w:t>
            </w:r>
          </w:p>
        </w:tc>
        <w:tc>
          <w:tcPr>
            <w:tcW w:w="1422" w:type="dxa"/>
          </w:tcPr>
          <w:p w14:paraId="747C9E4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rsidP="00FF17B7">
            <w:pPr>
              <w:jc w:val="center"/>
              <w:rPr>
                <w:rFonts w:ascii="Cambria" w:hAnsi="Cambria" w:cs="Arial"/>
                <w:sz w:val="18"/>
              </w:rPr>
            </w:pPr>
          </w:p>
        </w:tc>
        <w:tc>
          <w:tcPr>
            <w:tcW w:w="900" w:type="dxa"/>
          </w:tcPr>
          <w:p w14:paraId="3F6A7D1C" w14:textId="77777777" w:rsidR="00FF17B7" w:rsidRPr="003E3345" w:rsidRDefault="00FF17B7" w:rsidP="00FF17B7">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FF17B7">
            <w:pPr>
              <w:jc w:val="center"/>
              <w:rPr>
                <w:rFonts w:ascii="Cambria" w:hAnsi="Cambria" w:cs="Arial"/>
                <w:sz w:val="18"/>
              </w:rPr>
            </w:pPr>
            <w:r w:rsidRPr="007E13FD">
              <w:rPr>
                <w:rFonts w:ascii="Cambria" w:hAnsi="Cambria" w:cs="Arial"/>
                <w:color w:val="auto"/>
                <w:sz w:val="18"/>
              </w:rPr>
              <w:t>1</w:t>
            </w:r>
          </w:p>
        </w:tc>
        <w:tc>
          <w:tcPr>
            <w:tcW w:w="1422" w:type="dxa"/>
          </w:tcPr>
          <w:p w14:paraId="250E18B4"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1.02</w:t>
            </w:r>
          </w:p>
        </w:tc>
        <w:tc>
          <w:tcPr>
            <w:tcW w:w="1422" w:type="dxa"/>
          </w:tcPr>
          <w:p w14:paraId="28D66A43" w14:textId="77777777" w:rsidR="00FF17B7" w:rsidRPr="00196778" w:rsidRDefault="00FF17B7" w:rsidP="00FF17B7">
            <w:pPr>
              <w:jc w:val="center"/>
              <w:rPr>
                <w:rFonts w:ascii="Cambria" w:hAnsi="Cambria" w:cs="Arial"/>
                <w:b/>
                <w:sz w:val="18"/>
              </w:rPr>
            </w:pPr>
            <w:r w:rsidRPr="00196778">
              <w:rPr>
                <w:rFonts w:ascii="Cambria" w:hAnsi="Cambria" w:cs="Arial"/>
                <w:b/>
                <w:color w:val="auto"/>
                <w:sz w:val="18"/>
              </w:rPr>
              <w:t>1.04</w:t>
            </w:r>
          </w:p>
        </w:tc>
        <w:tc>
          <w:tcPr>
            <w:tcW w:w="1422" w:type="dxa"/>
          </w:tcPr>
          <w:p w14:paraId="44B76102"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4A116D4E"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FF17B7">
            <w:pPr>
              <w:jc w:val="center"/>
              <w:rPr>
                <w:rFonts w:ascii="Cambria" w:hAnsi="Cambria" w:cs="Arial"/>
                <w:sz w:val="18"/>
              </w:rPr>
            </w:pPr>
          </w:p>
        </w:tc>
        <w:tc>
          <w:tcPr>
            <w:tcW w:w="900" w:type="dxa"/>
          </w:tcPr>
          <w:p w14:paraId="67912FCA" w14:textId="77777777" w:rsidR="00FF17B7" w:rsidRDefault="00FF17B7" w:rsidP="00FF17B7">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FF17B7">
            <w:pPr>
              <w:jc w:val="center"/>
              <w:rPr>
                <w:rFonts w:ascii="Cambria" w:hAnsi="Cambria" w:cs="Arial"/>
                <w:sz w:val="18"/>
              </w:rPr>
            </w:pPr>
            <w:r w:rsidRPr="00426C84">
              <w:rPr>
                <w:rFonts w:ascii="Cambria" w:hAnsi="Cambria" w:cs="Arial"/>
                <w:sz w:val="18"/>
              </w:rPr>
              <w:t>1</w:t>
            </w:r>
          </w:p>
        </w:tc>
        <w:tc>
          <w:tcPr>
            <w:tcW w:w="1422" w:type="dxa"/>
          </w:tcPr>
          <w:p w14:paraId="760F981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1.02</w:t>
            </w:r>
          </w:p>
        </w:tc>
        <w:tc>
          <w:tcPr>
            <w:tcW w:w="1422" w:type="dxa"/>
          </w:tcPr>
          <w:p w14:paraId="4F4A257C" w14:textId="77777777" w:rsidR="00FF17B7" w:rsidRPr="00196778" w:rsidRDefault="00FF17B7" w:rsidP="00FF17B7">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FF17B7">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5E6D1F">
        <w:trPr>
          <w:trHeight w:val="240"/>
        </w:trPr>
        <w:tc>
          <w:tcPr>
            <w:tcW w:w="1458" w:type="dxa"/>
            <w:vMerge/>
            <w:tcBorders>
              <w:bottom w:val="single" w:sz="12" w:space="0" w:color="auto"/>
            </w:tcBorders>
          </w:tcPr>
          <w:p w14:paraId="6FBF474F" w14:textId="77777777" w:rsidR="00FF17B7" w:rsidRDefault="00FF17B7" w:rsidP="00FF17B7">
            <w:pPr>
              <w:jc w:val="center"/>
              <w:rPr>
                <w:rFonts w:ascii="Cambria" w:hAnsi="Cambria" w:cs="Arial"/>
                <w:sz w:val="18"/>
              </w:rPr>
            </w:pPr>
          </w:p>
        </w:tc>
        <w:tc>
          <w:tcPr>
            <w:tcW w:w="900" w:type="dxa"/>
            <w:tcBorders>
              <w:bottom w:val="single" w:sz="12" w:space="0" w:color="auto"/>
            </w:tcBorders>
          </w:tcPr>
          <w:p w14:paraId="181F8CED" w14:textId="77777777" w:rsidR="00FF17B7" w:rsidRDefault="00FF17B7" w:rsidP="00FF17B7">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5E6D1F" w:rsidRDefault="00FF17B7" w:rsidP="00FF17B7">
            <w:pPr>
              <w:spacing w:after="160" w:line="259" w:lineRule="auto"/>
              <w:jc w:val="center"/>
              <w:rPr>
                <w:rFonts w:ascii="Cambria" w:hAnsi="Cambria" w:cs="Arial"/>
                <w:b/>
                <w:color w:val="auto"/>
                <w:sz w:val="18"/>
              </w:rPr>
            </w:pPr>
            <w:r w:rsidRPr="005E6D1F">
              <w:rPr>
                <w:rFonts w:ascii="Cambria" w:hAnsi="Cambria" w:cs="Arial"/>
                <w:b/>
                <w:sz w:val="18"/>
              </w:rPr>
              <w:t>1.06</w:t>
            </w:r>
          </w:p>
        </w:tc>
        <w:tc>
          <w:tcPr>
            <w:tcW w:w="1422" w:type="dxa"/>
            <w:tcBorders>
              <w:bottom w:val="single" w:sz="12" w:space="0" w:color="auto"/>
            </w:tcBorders>
          </w:tcPr>
          <w:p w14:paraId="1D7B8E3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FF17B7">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576B12AD" w14:textId="77777777" w:rsidR="005E6D1F" w:rsidRDefault="005E6D1F" w:rsidP="00A36DAD">
      <w:pPr>
        <w:widowControl w:val="0"/>
        <w:autoSpaceDE w:val="0"/>
        <w:autoSpaceDN w:val="0"/>
        <w:adjustRightInd w:val="0"/>
        <w:spacing w:after="0" w:line="360" w:lineRule="auto"/>
        <w:ind w:left="640" w:hanging="640"/>
        <w:rPr>
          <w:rFonts w:ascii="Cambria" w:hAnsi="Cambria" w:cs="Arial"/>
          <w:b/>
          <w:u w:val="single"/>
        </w:rPr>
      </w:pPr>
    </w:p>
    <w:p w14:paraId="1C7E83CF" w14:textId="399FFA4E"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2A7F35B" w:rsidR="00876CC3" w:rsidRPr="00504F5F" w:rsidRDefault="00876CC3" w:rsidP="00876CC3">
      <w:pPr>
        <w:jc w:val="both"/>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in trinucleotide sequence 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6F6ACA3F" w:rsidR="00C13C2F" w:rsidRPr="00504F5F" w:rsidRDefault="00876CC3" w:rsidP="00C13C2F">
      <w:pPr>
        <w:jc w:val="both"/>
        <w:rPr>
          <w:rFonts w:ascii="Cambria" w:hAnsi="Cambria"/>
        </w:rPr>
      </w:pPr>
      <w:r w:rsidRPr="00504F5F">
        <w:rPr>
          <w:rFonts w:ascii="Cambria" w:hAnsi="Cambria"/>
          <w:b/>
        </w:rPr>
        <w:lastRenderedPageBreak/>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5E6D1F">
        <w:rPr>
          <w:rFonts w:ascii="Cambria" w:hAnsi="Cambria" w:cs="Arial"/>
          <w:b/>
        </w:rPr>
        <w:t>M</w:t>
      </w:r>
      <w:r w:rsidR="00C13C2F" w:rsidRPr="005E6D1F">
        <w:rPr>
          <w:rFonts w:ascii="Cambria" w:hAnsi="Cambria" w:cs="Arial"/>
          <w:b/>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commentRangeStart w:id="5"/>
      <w:r>
        <w:rPr>
          <w:rFonts w:ascii="Cambria" w:hAnsi="Cambria" w:cs="Arial"/>
          <w:b/>
          <w:u w:val="single"/>
        </w:rPr>
        <w:t>FIGURES</w:t>
      </w:r>
      <w:commentRangeEnd w:id="5"/>
      <w:r w:rsidR="00587F53">
        <w:rPr>
          <w:rStyle w:val="CommentReference"/>
        </w:rPr>
        <w:commentReference w:id="5"/>
      </w:r>
    </w:p>
    <w:p w14:paraId="7F60A6E8" w14:textId="5F507B6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r w:rsidR="00137EEB" w:rsidRPr="00504F5F">
        <w:rPr>
          <w:rFonts w:ascii="Cambria" w:hAnsi="Cambria"/>
          <w:b/>
        </w:rPr>
        <w:t>Putative signatures of mutation rate variability at the 3-mer level.</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p>
    <w:p w14:paraId="6C9561C3"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ins w:id="6" w:author="Ben Voight" w:date="2018-04-04T14:41:00Z"/>
          <w:rFonts w:ascii="Cambria" w:hAnsi="Cambria" w:cs="Arial"/>
          <w:b/>
        </w:rPr>
      </w:pPr>
      <w:ins w:id="7" w:author="Ben Voight" w:date="2018-04-04T14:41:00Z">
        <w:r>
          <w:rPr>
            <w:rFonts w:ascii="Cambria" w:hAnsi="Cambria" w:cs="Arial"/>
            <w:b/>
          </w:rPr>
          <w:br w:type="page"/>
        </w:r>
      </w:ins>
    </w:p>
    <w:p w14:paraId="6291CE32" w14:textId="39F0264F"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3">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610A8641"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lastRenderedPageBreak/>
        <w:t xml:space="preserve">Figure 4: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7708ED">
            <w:pPr>
              <w:jc w:val="center"/>
              <w:rPr>
                <w:rFonts w:ascii="Cambria" w:hAnsi="Cambria" w:cs="Arial"/>
                <w:b/>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7708ED">
            <w:pPr>
              <w:jc w:val="center"/>
              <w:rPr>
                <w:rFonts w:ascii="Cambria" w:hAnsi="Cambria" w:cs="Arial"/>
                <w:b/>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7708ED">
            <w:pPr>
              <w:jc w:val="center"/>
              <w:rPr>
                <w:rFonts w:ascii="Cambria" w:hAnsi="Cambria" w:cs="Arial"/>
                <w:b/>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7708ED">
            <w:pPr>
              <w:jc w:val="center"/>
              <w:rPr>
                <w:rFonts w:ascii="Cambria" w:hAnsi="Cambria" w:cs="Arial"/>
                <w:b/>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7708ED">
            <w:pPr>
              <w:jc w:val="center"/>
              <w:rPr>
                <w:rFonts w:ascii="Cambria" w:hAnsi="Cambria" w:cs="Arial"/>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7708ED">
            <w:pPr>
              <w:jc w:val="center"/>
              <w:rPr>
                <w:rFonts w:ascii="Cambria" w:hAnsi="Cambria" w:cs="Arial"/>
                <w:b/>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7708ED">
            <w:pPr>
              <w:jc w:val="center"/>
              <w:rPr>
                <w:rFonts w:ascii="Cambria" w:hAnsi="Cambria" w:cs="Arial"/>
                <w:b/>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287E35">
            <w:pPr>
              <w:jc w:val="center"/>
              <w:rPr>
                <w:rFonts w:ascii="Cambria" w:hAnsi="Cambria" w:cs="Arial"/>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7708ED">
            <w:pPr>
              <w:jc w:val="center"/>
              <w:rPr>
                <w:rFonts w:ascii="Cambria" w:hAnsi="Cambria" w:cs="Arial"/>
                <w:b/>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661C6568">
            <wp:extent cx="4072324"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072324" cy="1860289"/>
                    </a:xfrm>
                    <a:prstGeom prst="rect">
                      <a:avLst/>
                    </a:prstGeom>
                  </pic:spPr>
                </pic:pic>
              </a:graphicData>
            </a:graphic>
          </wp:inline>
        </w:drawing>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n Voight" w:date="2018-04-04T13:52:00Z" w:initials="BV">
    <w:p w14:paraId="6CEA6BD8" w14:textId="11DBDE5A" w:rsidR="005D5A1E" w:rsidRDefault="005D5A1E">
      <w:pPr>
        <w:pStyle w:val="CommentText"/>
      </w:pPr>
      <w:r>
        <w:rPr>
          <w:rStyle w:val="CommentReference"/>
        </w:rPr>
        <w:annotationRef/>
      </w:r>
      <w:r>
        <w:t>I need to come back to this.</w:t>
      </w:r>
    </w:p>
  </w:comment>
  <w:comment w:id="3" w:author="Ben Voight" w:date="2018-04-04T14:05:00Z" w:initials="BV">
    <w:p w14:paraId="692A2C61" w14:textId="1DE99D2D" w:rsidR="005D5A1E" w:rsidRDefault="005D5A1E">
      <w:pPr>
        <w:pStyle w:val="CommentText"/>
      </w:pPr>
      <w:r>
        <w:rPr>
          <w:rStyle w:val="CommentReference"/>
        </w:rPr>
        <w:annotationRef/>
      </w:r>
      <w:r>
        <w:t xml:space="preserve">In the </w:t>
      </w:r>
      <w:proofErr w:type="spellStart"/>
      <w:r>
        <w:t>github</w:t>
      </w:r>
      <w:proofErr w:type="spellEnd"/>
      <w:r>
        <w:t xml:space="preserve"> repo, you probably want to have a section “filtering” which documents the filtering steps you employed, such that someone else could employ those same steps and with the same files in hand get the same answer as you do.</w:t>
      </w:r>
    </w:p>
    <w:p w14:paraId="195CF32C" w14:textId="77777777" w:rsidR="005D5A1E" w:rsidRDefault="005D5A1E">
      <w:pPr>
        <w:pStyle w:val="CommentText"/>
      </w:pPr>
    </w:p>
    <w:p w14:paraId="0743A257" w14:textId="25C0980F" w:rsidR="005D5A1E" w:rsidRDefault="005D5A1E">
      <w:pPr>
        <w:pStyle w:val="CommentText"/>
      </w:pPr>
      <w:r>
        <w:t>Alternatively, with a different (but similarly formatted) data set, get a different (but related) answer.</w:t>
      </w:r>
    </w:p>
  </w:comment>
  <w:comment w:id="5" w:author="Ben Voight" w:date="2018-04-04T15:00:00Z" w:initials="BV">
    <w:p w14:paraId="1F562212" w14:textId="1CC504AB" w:rsidR="005D5A1E" w:rsidRDefault="005D5A1E">
      <w:pPr>
        <w:pStyle w:val="CommentText"/>
      </w:pPr>
      <w:r>
        <w:rPr>
          <w:rStyle w:val="CommentReference"/>
        </w:rPr>
        <w:annotationRef/>
      </w:r>
      <w:r>
        <w:t>When you have the latest and greatest (ideally, final) figures, can you email or post them to Box so that I can make .pdf montages in illustrato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A6BD8" w15:done="0"/>
  <w15:commentEx w15:paraId="0743A257" w15:done="0"/>
  <w15:commentEx w15:paraId="1F56221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A1D918" w14:textId="77777777" w:rsidR="00805E15" w:rsidRDefault="00805E15" w:rsidP="00780432">
      <w:pPr>
        <w:spacing w:after="0" w:line="240" w:lineRule="auto"/>
      </w:pPr>
      <w:r>
        <w:separator/>
      </w:r>
    </w:p>
  </w:endnote>
  <w:endnote w:type="continuationSeparator" w:id="0">
    <w:p w14:paraId="262D3528" w14:textId="77777777" w:rsidR="00805E15" w:rsidRDefault="00805E15"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9EAB09" w14:textId="77777777" w:rsidR="00805E15" w:rsidRDefault="00805E15" w:rsidP="00780432">
      <w:pPr>
        <w:spacing w:after="0" w:line="240" w:lineRule="auto"/>
      </w:pPr>
      <w:r>
        <w:separator/>
      </w:r>
    </w:p>
  </w:footnote>
  <w:footnote w:type="continuationSeparator" w:id="0">
    <w:p w14:paraId="37D107BA" w14:textId="77777777" w:rsidR="00805E15" w:rsidRDefault="00805E15" w:rsidP="007804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1D68"/>
    <w:rsid w:val="000B2665"/>
    <w:rsid w:val="000B6A58"/>
    <w:rsid w:val="000B705A"/>
    <w:rsid w:val="000C5791"/>
    <w:rsid w:val="000C6594"/>
    <w:rsid w:val="000D7110"/>
    <w:rsid w:val="000E317B"/>
    <w:rsid w:val="000F3FDB"/>
    <w:rsid w:val="000F49E1"/>
    <w:rsid w:val="000F6229"/>
    <w:rsid w:val="000F6463"/>
    <w:rsid w:val="000F7E37"/>
    <w:rsid w:val="001007CD"/>
    <w:rsid w:val="001032CA"/>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6214"/>
    <w:rsid w:val="00153A4C"/>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233B"/>
    <w:rsid w:val="001A7AB5"/>
    <w:rsid w:val="001C3B93"/>
    <w:rsid w:val="001C4487"/>
    <w:rsid w:val="001C4C89"/>
    <w:rsid w:val="001C65A2"/>
    <w:rsid w:val="001E0DC1"/>
    <w:rsid w:val="001E3217"/>
    <w:rsid w:val="001E776B"/>
    <w:rsid w:val="001E7889"/>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87E35"/>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6EC2"/>
    <w:rsid w:val="0047743A"/>
    <w:rsid w:val="00480C45"/>
    <w:rsid w:val="004814A3"/>
    <w:rsid w:val="00482CBB"/>
    <w:rsid w:val="00487F6F"/>
    <w:rsid w:val="004937AA"/>
    <w:rsid w:val="0049419D"/>
    <w:rsid w:val="0049522F"/>
    <w:rsid w:val="004A23F0"/>
    <w:rsid w:val="004A530E"/>
    <w:rsid w:val="004A64F7"/>
    <w:rsid w:val="004B0341"/>
    <w:rsid w:val="004B0584"/>
    <w:rsid w:val="004B2FD6"/>
    <w:rsid w:val="004C2061"/>
    <w:rsid w:val="004C279D"/>
    <w:rsid w:val="004C2E46"/>
    <w:rsid w:val="004C4624"/>
    <w:rsid w:val="004D4CAD"/>
    <w:rsid w:val="004E17B6"/>
    <w:rsid w:val="004E27E9"/>
    <w:rsid w:val="004E38BC"/>
    <w:rsid w:val="004E3919"/>
    <w:rsid w:val="004E4954"/>
    <w:rsid w:val="004E5EB0"/>
    <w:rsid w:val="004F1BF9"/>
    <w:rsid w:val="004F31B4"/>
    <w:rsid w:val="00500293"/>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4801"/>
    <w:rsid w:val="005B573E"/>
    <w:rsid w:val="005B7825"/>
    <w:rsid w:val="005B7A0A"/>
    <w:rsid w:val="005C27C5"/>
    <w:rsid w:val="005C34D7"/>
    <w:rsid w:val="005C66CA"/>
    <w:rsid w:val="005C7CB7"/>
    <w:rsid w:val="005D17B1"/>
    <w:rsid w:val="005D34F3"/>
    <w:rsid w:val="005D5A1E"/>
    <w:rsid w:val="005D6313"/>
    <w:rsid w:val="005E24B5"/>
    <w:rsid w:val="005E6A7E"/>
    <w:rsid w:val="005E6D1F"/>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50004"/>
    <w:rsid w:val="00650DA9"/>
    <w:rsid w:val="0065321C"/>
    <w:rsid w:val="00655C34"/>
    <w:rsid w:val="00657EBB"/>
    <w:rsid w:val="00661040"/>
    <w:rsid w:val="00662EFF"/>
    <w:rsid w:val="00666720"/>
    <w:rsid w:val="0067379D"/>
    <w:rsid w:val="00677DDF"/>
    <w:rsid w:val="00681A14"/>
    <w:rsid w:val="00693188"/>
    <w:rsid w:val="00694BFA"/>
    <w:rsid w:val="00695977"/>
    <w:rsid w:val="006A2DA9"/>
    <w:rsid w:val="006B3ADE"/>
    <w:rsid w:val="006B51B9"/>
    <w:rsid w:val="006B7538"/>
    <w:rsid w:val="006C218D"/>
    <w:rsid w:val="006C2A31"/>
    <w:rsid w:val="006C37A2"/>
    <w:rsid w:val="006C5E43"/>
    <w:rsid w:val="006D469E"/>
    <w:rsid w:val="006D5DF0"/>
    <w:rsid w:val="006E4966"/>
    <w:rsid w:val="006E5E34"/>
    <w:rsid w:val="006E782B"/>
    <w:rsid w:val="006F28C1"/>
    <w:rsid w:val="006F6565"/>
    <w:rsid w:val="006F7A51"/>
    <w:rsid w:val="007038FE"/>
    <w:rsid w:val="00703EA2"/>
    <w:rsid w:val="0070406E"/>
    <w:rsid w:val="007126A7"/>
    <w:rsid w:val="007160D2"/>
    <w:rsid w:val="00722E17"/>
    <w:rsid w:val="00723135"/>
    <w:rsid w:val="00723FFA"/>
    <w:rsid w:val="00724C80"/>
    <w:rsid w:val="0072641B"/>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5E15"/>
    <w:rsid w:val="00806111"/>
    <w:rsid w:val="00821126"/>
    <w:rsid w:val="008242CC"/>
    <w:rsid w:val="0082437A"/>
    <w:rsid w:val="00824D2B"/>
    <w:rsid w:val="008255A0"/>
    <w:rsid w:val="00826714"/>
    <w:rsid w:val="00826DC7"/>
    <w:rsid w:val="00827EE4"/>
    <w:rsid w:val="00832E3A"/>
    <w:rsid w:val="008348E3"/>
    <w:rsid w:val="00836DDC"/>
    <w:rsid w:val="00837E46"/>
    <w:rsid w:val="00842482"/>
    <w:rsid w:val="00846CA3"/>
    <w:rsid w:val="0084773D"/>
    <w:rsid w:val="00850268"/>
    <w:rsid w:val="0085094B"/>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1A94"/>
    <w:rsid w:val="0090232F"/>
    <w:rsid w:val="009143F3"/>
    <w:rsid w:val="00915366"/>
    <w:rsid w:val="00915E5A"/>
    <w:rsid w:val="00917C7E"/>
    <w:rsid w:val="009255A1"/>
    <w:rsid w:val="0092780A"/>
    <w:rsid w:val="00930D54"/>
    <w:rsid w:val="009346AD"/>
    <w:rsid w:val="00936859"/>
    <w:rsid w:val="009425F8"/>
    <w:rsid w:val="00944B62"/>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839"/>
    <w:rsid w:val="00A3468F"/>
    <w:rsid w:val="00A35A30"/>
    <w:rsid w:val="00A36DAD"/>
    <w:rsid w:val="00A43598"/>
    <w:rsid w:val="00A4524F"/>
    <w:rsid w:val="00A464CC"/>
    <w:rsid w:val="00A515C8"/>
    <w:rsid w:val="00A519C1"/>
    <w:rsid w:val="00A51F4B"/>
    <w:rsid w:val="00A5225F"/>
    <w:rsid w:val="00A540D0"/>
    <w:rsid w:val="00A65266"/>
    <w:rsid w:val="00A66DFE"/>
    <w:rsid w:val="00A6743E"/>
    <w:rsid w:val="00A75BE6"/>
    <w:rsid w:val="00A82767"/>
    <w:rsid w:val="00A85D3A"/>
    <w:rsid w:val="00AA044D"/>
    <w:rsid w:val="00AA204C"/>
    <w:rsid w:val="00AA66AA"/>
    <w:rsid w:val="00AC2E36"/>
    <w:rsid w:val="00AD44C9"/>
    <w:rsid w:val="00AE368B"/>
    <w:rsid w:val="00AE49A8"/>
    <w:rsid w:val="00AE6732"/>
    <w:rsid w:val="00AF4D10"/>
    <w:rsid w:val="00B00BF9"/>
    <w:rsid w:val="00B00C80"/>
    <w:rsid w:val="00B01F2D"/>
    <w:rsid w:val="00B02D4A"/>
    <w:rsid w:val="00B1604C"/>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371F"/>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4694C"/>
    <w:rsid w:val="00C46B7A"/>
    <w:rsid w:val="00C51512"/>
    <w:rsid w:val="00C51F00"/>
    <w:rsid w:val="00C53CD3"/>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2BDF"/>
    <w:rsid w:val="00C949F1"/>
    <w:rsid w:val="00C95338"/>
    <w:rsid w:val="00C96A9D"/>
    <w:rsid w:val="00CA3C59"/>
    <w:rsid w:val="00CA4771"/>
    <w:rsid w:val="00CA59CC"/>
    <w:rsid w:val="00CA6978"/>
    <w:rsid w:val="00CB12A7"/>
    <w:rsid w:val="00CB321C"/>
    <w:rsid w:val="00CB5D17"/>
    <w:rsid w:val="00CC17CE"/>
    <w:rsid w:val="00CC3EBD"/>
    <w:rsid w:val="00CC7F46"/>
    <w:rsid w:val="00CD0AEE"/>
    <w:rsid w:val="00CD3987"/>
    <w:rsid w:val="00CD7F6C"/>
    <w:rsid w:val="00CE1938"/>
    <w:rsid w:val="00CE436E"/>
    <w:rsid w:val="00CE6BCD"/>
    <w:rsid w:val="00CF203A"/>
    <w:rsid w:val="00CF343C"/>
    <w:rsid w:val="00CF4185"/>
    <w:rsid w:val="00CF7138"/>
    <w:rsid w:val="00D01C1C"/>
    <w:rsid w:val="00D01C86"/>
    <w:rsid w:val="00D02743"/>
    <w:rsid w:val="00D06865"/>
    <w:rsid w:val="00D10E32"/>
    <w:rsid w:val="00D20BC9"/>
    <w:rsid w:val="00D22352"/>
    <w:rsid w:val="00D25033"/>
    <w:rsid w:val="00D355EE"/>
    <w:rsid w:val="00D356D4"/>
    <w:rsid w:val="00D35811"/>
    <w:rsid w:val="00D41FAD"/>
    <w:rsid w:val="00D42842"/>
    <w:rsid w:val="00D434DD"/>
    <w:rsid w:val="00D435EE"/>
    <w:rsid w:val="00D47D18"/>
    <w:rsid w:val="00D501F1"/>
    <w:rsid w:val="00D51508"/>
    <w:rsid w:val="00D57E52"/>
    <w:rsid w:val="00D67385"/>
    <w:rsid w:val="00D675E8"/>
    <w:rsid w:val="00D70BD5"/>
    <w:rsid w:val="00D7203B"/>
    <w:rsid w:val="00D82A17"/>
    <w:rsid w:val="00D83DBF"/>
    <w:rsid w:val="00D84953"/>
    <w:rsid w:val="00D85E00"/>
    <w:rsid w:val="00D904DD"/>
    <w:rsid w:val="00D9108D"/>
    <w:rsid w:val="00D95EED"/>
    <w:rsid w:val="00DA275A"/>
    <w:rsid w:val="00DA2989"/>
    <w:rsid w:val="00DA7AE1"/>
    <w:rsid w:val="00DB1B16"/>
    <w:rsid w:val="00DB4169"/>
    <w:rsid w:val="00DB4626"/>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04EE"/>
    <w:rsid w:val="00E12327"/>
    <w:rsid w:val="00E12E77"/>
    <w:rsid w:val="00E14AB5"/>
    <w:rsid w:val="00E204D5"/>
    <w:rsid w:val="00E22025"/>
    <w:rsid w:val="00E30CA8"/>
    <w:rsid w:val="00E3244C"/>
    <w:rsid w:val="00E42408"/>
    <w:rsid w:val="00E42D60"/>
    <w:rsid w:val="00E43862"/>
    <w:rsid w:val="00E52F33"/>
    <w:rsid w:val="00E55542"/>
    <w:rsid w:val="00E57719"/>
    <w:rsid w:val="00E67414"/>
    <w:rsid w:val="00E70343"/>
    <w:rsid w:val="00E72558"/>
    <w:rsid w:val="00E72FE7"/>
    <w:rsid w:val="00E742B6"/>
    <w:rsid w:val="00E75869"/>
    <w:rsid w:val="00E77EF5"/>
    <w:rsid w:val="00E809DD"/>
    <w:rsid w:val="00E82646"/>
    <w:rsid w:val="00E8652C"/>
    <w:rsid w:val="00E869DC"/>
    <w:rsid w:val="00E92DB8"/>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5D69"/>
    <w:rsid w:val="00ED7440"/>
    <w:rsid w:val="00EE13D5"/>
    <w:rsid w:val="00EE2448"/>
    <w:rsid w:val="00EF1A15"/>
    <w:rsid w:val="00EF3474"/>
    <w:rsid w:val="00EF6541"/>
    <w:rsid w:val="00F04F6B"/>
    <w:rsid w:val="00F06F2B"/>
    <w:rsid w:val="00F10774"/>
    <w:rsid w:val="00F11025"/>
    <w:rsid w:val="00F110BC"/>
    <w:rsid w:val="00F149ED"/>
    <w:rsid w:val="00F16698"/>
    <w:rsid w:val="00F223A6"/>
    <w:rsid w:val="00F22E7C"/>
    <w:rsid w:val="00F27624"/>
    <w:rsid w:val="00F3569A"/>
    <w:rsid w:val="00F35ECC"/>
    <w:rsid w:val="00F37E54"/>
    <w:rsid w:val="00F4349C"/>
    <w:rsid w:val="00F444BF"/>
    <w:rsid w:val="00F45431"/>
    <w:rsid w:val="00F522C8"/>
    <w:rsid w:val="00F53701"/>
    <w:rsid w:val="00F54C4E"/>
    <w:rsid w:val="00F566CF"/>
    <w:rsid w:val="00F612E8"/>
    <w:rsid w:val="00F67356"/>
    <w:rsid w:val="00F72A31"/>
    <w:rsid w:val="00F73A20"/>
    <w:rsid w:val="00F75A3B"/>
    <w:rsid w:val="00F81F16"/>
    <w:rsid w:val="00F81F7C"/>
    <w:rsid w:val="00F8355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3528"/>
    <w:rsid w:val="00FE3F72"/>
    <w:rsid w:val="00FE480C"/>
    <w:rsid w:val="00FE5886"/>
    <w:rsid w:val="00FE71F4"/>
    <w:rsid w:val="00FF11A3"/>
    <w:rsid w:val="00FF1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86383CA-52DC-C44C-9989-C085F6406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0</Pages>
  <Words>57027</Words>
  <Characters>325059</Characters>
  <Application>Microsoft Macintosh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1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7</cp:revision>
  <cp:lastPrinted>2017-07-10T15:01:00Z</cp:lastPrinted>
  <dcterms:created xsi:type="dcterms:W3CDTF">2018-04-16T15:17:00Z</dcterms:created>
  <dcterms:modified xsi:type="dcterms:W3CDTF">2018-04-2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